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FED9772" w14:textId="77777777" w:rsidR="002C54D7" w:rsidRPr="002C54D7" w:rsidRDefault="002C54D7">
      <w:pPr>
        <w:rPr>
          <w:lang w:val="fr-FR"/>
        </w:rPr>
      </w:pPr>
      <w:r>
        <w:fldChar w:fldCharType="begin">
          <w:fldData xml:space="preserve">PEVuZE5vdGU+PENpdGU+PEF1dGhvcj5BbHRzY2h1bDwvQXV0aG9yPjxZZWFyPjE5OTA8L1llYXI+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</w:fldData>
        </w:fldChar>
      </w:r>
      <w:r w:rsidRPr="002C54D7">
        <w:rPr>
          <w:lang w:val="fr-FR"/>
        </w:rPr>
        <w:instrText xml:space="preserve"> ADDIN EN.CITE </w:instrText>
      </w:r>
      <w:r>
        <w:fldChar w:fldCharType="begin">
          <w:fldData xml:space="preserve">PEVuZE5vdGU+PENpdGU+PEF1dGhvcj5BbHRzY2h1bDwvQXV0aG9yPjxZZWFyPjE5OTA8L1llYXI+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</w:fldData>
        </w:fldChar>
      </w:r>
      <w:r w:rsidRPr="002C54D7">
        <w:rPr>
          <w:lang w:val="fr-FR"/>
        </w:rPr>
        <w:instrText xml:space="preserve"> ADDIN EN.CITE.DATA </w:instrText>
      </w:r>
      <w:r>
        <w:fldChar w:fldCharType="end"/>
      </w:r>
      <w:r>
        <w:fldChar w:fldCharType="separate"/>
      </w:r>
      <w:r w:rsidRPr="002C54D7">
        <w:rPr>
          <w:noProof/>
          <w:lang w:val="fr-FR"/>
        </w:rPr>
        <w:t>(Altschul et al., 1990; Anantharaman et al., 2013; Anantharaman et al., 2016; Enright et al., 2002; Eren et al., 2015; Evans et al., 2015; Hunter, 2007; Langmead and Salzberg, 2012; Meier et al., 2017; Orcutt et al., 2011; Reveillaud et al., 2016; Stewart et al., 2012)</w:t>
      </w:r>
      <w:r>
        <w:fldChar w:fldCharType="end"/>
      </w:r>
    </w:p>
    <w:p w14:paraId="78D7A649" w14:textId="77777777" w:rsidR="002C54D7" w:rsidRPr="002C54D7" w:rsidRDefault="002C54D7">
      <w:pPr>
        <w:rPr>
          <w:lang w:val="fr-FR"/>
        </w:rPr>
      </w:pPr>
    </w:p>
    <w:p w14:paraId="36A2B520" w14:textId="77777777" w:rsidR="00CF43AC" w:rsidRPr="00CF43AC" w:rsidRDefault="002C54D7" w:rsidP="00CF43AC">
      <w:pPr>
        <w:pStyle w:val="EndNoteBibliography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CF43AC" w:rsidRPr="00CF43AC">
        <w:rPr>
          <w:noProof/>
        </w:rPr>
        <w:t>Altschul, S.F., Gish, W., Miller, W., Myers, E.W., and Lipman, D.J. (1990). Basic Local Alignment Search Tool. J Mol Biol</w:t>
      </w:r>
      <w:r w:rsidR="00CF43AC" w:rsidRPr="00CF43AC">
        <w:rPr>
          <w:i/>
          <w:noProof/>
        </w:rPr>
        <w:t xml:space="preserve"> 215</w:t>
      </w:r>
      <w:r w:rsidR="00CF43AC" w:rsidRPr="00CF43AC">
        <w:rPr>
          <w:noProof/>
        </w:rPr>
        <w:t>, 403-410.</w:t>
      </w:r>
    </w:p>
    <w:p w14:paraId="40CC6BAC" w14:textId="77777777" w:rsidR="00CF43AC" w:rsidRPr="00CF43AC" w:rsidRDefault="00CF43AC" w:rsidP="00CF43AC">
      <w:pPr>
        <w:pStyle w:val="EndNoteBibliography"/>
        <w:rPr>
          <w:noProof/>
        </w:rPr>
      </w:pPr>
      <w:r w:rsidRPr="00CF43AC">
        <w:rPr>
          <w:noProof/>
        </w:rPr>
        <w:t>Anantharaman, K., Breier, J.A., Sheik, C.S., and Dick, G.J. (2013). Evidence for hydrogen oxidation and metabolic plasticity in widespread deep-sea sulfur-oxidizing bacteria. P Natl Acad Sci USA</w:t>
      </w:r>
      <w:r w:rsidRPr="00CF43AC">
        <w:rPr>
          <w:i/>
          <w:noProof/>
        </w:rPr>
        <w:t xml:space="preserve"> 110</w:t>
      </w:r>
      <w:r w:rsidRPr="00CF43AC">
        <w:rPr>
          <w:noProof/>
        </w:rPr>
        <w:t>, 330-335.</w:t>
      </w:r>
    </w:p>
    <w:p w14:paraId="6BCDD8F0" w14:textId="77777777" w:rsidR="00CF43AC" w:rsidRPr="00CF43AC" w:rsidRDefault="00CF43AC" w:rsidP="00CF43AC">
      <w:pPr>
        <w:pStyle w:val="EndNoteBibliography"/>
        <w:rPr>
          <w:noProof/>
        </w:rPr>
      </w:pPr>
      <w:r w:rsidRPr="00CF43AC">
        <w:rPr>
          <w:noProof/>
        </w:rPr>
        <w:t>Anantharaman, K., Brown, C.T., Hug, L.A., Sharon, I., Castelle, C.J., Probst, A.J., Thomas, B.C., Singh, A., Wilkins, M.J., Karaoz, U.</w:t>
      </w:r>
      <w:r w:rsidRPr="00CF43AC">
        <w:rPr>
          <w:i/>
          <w:noProof/>
        </w:rPr>
        <w:t>, et al.</w:t>
      </w:r>
      <w:r w:rsidRPr="00CF43AC">
        <w:rPr>
          <w:noProof/>
        </w:rPr>
        <w:t xml:space="preserve"> (2016). Thousands of microbial genomes shed light on interconnected biogeochemical processes in an aquifer system. Nat Commun</w:t>
      </w:r>
      <w:r w:rsidRPr="00CF43AC">
        <w:rPr>
          <w:i/>
          <w:noProof/>
        </w:rPr>
        <w:t xml:space="preserve"> 7</w:t>
      </w:r>
      <w:r w:rsidRPr="00CF43AC">
        <w:rPr>
          <w:noProof/>
        </w:rPr>
        <w:t>.</w:t>
      </w:r>
    </w:p>
    <w:p w14:paraId="6EF1F90C" w14:textId="77777777" w:rsidR="00CF43AC" w:rsidRPr="00CF43AC" w:rsidRDefault="00CF43AC" w:rsidP="00CF43AC">
      <w:pPr>
        <w:pStyle w:val="EndNoteBibliography"/>
        <w:rPr>
          <w:noProof/>
        </w:rPr>
      </w:pPr>
      <w:r w:rsidRPr="00CF43AC">
        <w:rPr>
          <w:noProof/>
        </w:rPr>
        <w:t>Enright, A.J., Van Dongen, S., and Ouzounis, C.A. (2002). An efficient algorithm for large-scale detection of protein families. Nucleic Acids Res</w:t>
      </w:r>
      <w:r w:rsidRPr="00CF43AC">
        <w:rPr>
          <w:i/>
          <w:noProof/>
        </w:rPr>
        <w:t xml:space="preserve"> 30</w:t>
      </w:r>
      <w:r w:rsidRPr="00CF43AC">
        <w:rPr>
          <w:noProof/>
        </w:rPr>
        <w:t>, 1575-1584.</w:t>
      </w:r>
    </w:p>
    <w:p w14:paraId="29DB4037" w14:textId="77777777" w:rsidR="00CF43AC" w:rsidRPr="00CF43AC" w:rsidRDefault="00CF43AC" w:rsidP="00CF43AC">
      <w:pPr>
        <w:pStyle w:val="EndNoteBibliography"/>
        <w:rPr>
          <w:noProof/>
        </w:rPr>
      </w:pPr>
      <w:r w:rsidRPr="00CF43AC">
        <w:rPr>
          <w:noProof/>
        </w:rPr>
        <w:t>Eren, A.M., Esen, O.C., Quince, C., Vineis, J.H., Morrison, H.G., Sogin, M.L., and Delmont, T.O. (2015). Anvi'o: an advanced analysis and visualization platform for 'omics data. PeerJ</w:t>
      </w:r>
      <w:r w:rsidRPr="00CF43AC">
        <w:rPr>
          <w:i/>
          <w:noProof/>
        </w:rPr>
        <w:t xml:space="preserve"> 3</w:t>
      </w:r>
      <w:r w:rsidRPr="00CF43AC">
        <w:rPr>
          <w:noProof/>
        </w:rPr>
        <w:t>, e1319.</w:t>
      </w:r>
    </w:p>
    <w:p w14:paraId="41B59795" w14:textId="77777777" w:rsidR="00CF43AC" w:rsidRPr="00CF43AC" w:rsidRDefault="00CF43AC" w:rsidP="00CF43AC">
      <w:pPr>
        <w:pStyle w:val="EndNoteBibliography"/>
        <w:rPr>
          <w:noProof/>
        </w:rPr>
      </w:pPr>
      <w:r w:rsidRPr="00CF43AC">
        <w:rPr>
          <w:noProof/>
        </w:rPr>
        <w:t>Evans, P.N., Parks, D.H., Chadwick, G.L., Robbins, S.J., Orphan, V.J., Golding, S.D., and Tyson, G.W. (2015). Methane metabolism in the archaeal phylum Bathyarchaeota revealed by genome-centric metagenomics. Science</w:t>
      </w:r>
      <w:r w:rsidRPr="00CF43AC">
        <w:rPr>
          <w:i/>
          <w:noProof/>
        </w:rPr>
        <w:t xml:space="preserve"> 350</w:t>
      </w:r>
      <w:r w:rsidRPr="00CF43AC">
        <w:rPr>
          <w:noProof/>
        </w:rPr>
        <w:t>, 434-438.</w:t>
      </w:r>
    </w:p>
    <w:p w14:paraId="6AFA9AAE" w14:textId="77777777" w:rsidR="00CF43AC" w:rsidRPr="00CF43AC" w:rsidRDefault="00CF43AC" w:rsidP="00CF43AC">
      <w:pPr>
        <w:pStyle w:val="EndNoteBibliography"/>
        <w:rPr>
          <w:noProof/>
        </w:rPr>
      </w:pPr>
      <w:r w:rsidRPr="00CF43AC">
        <w:rPr>
          <w:noProof/>
        </w:rPr>
        <w:t>Hunter, J.D. (2007). Matplotlib: A 2D graphics environment. Comput Sci Eng</w:t>
      </w:r>
      <w:r w:rsidRPr="00CF43AC">
        <w:rPr>
          <w:i/>
          <w:noProof/>
        </w:rPr>
        <w:t xml:space="preserve"> 9</w:t>
      </w:r>
      <w:r w:rsidRPr="00CF43AC">
        <w:rPr>
          <w:noProof/>
        </w:rPr>
        <w:t>, 90-95.</w:t>
      </w:r>
    </w:p>
    <w:p w14:paraId="29DB3031" w14:textId="77777777" w:rsidR="00CF43AC" w:rsidRPr="00CF43AC" w:rsidRDefault="00CF43AC" w:rsidP="00CF43AC">
      <w:pPr>
        <w:pStyle w:val="EndNoteBibliography"/>
        <w:rPr>
          <w:noProof/>
        </w:rPr>
      </w:pPr>
      <w:r w:rsidRPr="00CF43AC">
        <w:rPr>
          <w:noProof/>
        </w:rPr>
        <w:t>Langmead, B., and Salzberg, S.L. (2012). Fast gapped-read alignment with Bowtie 2. Nat Methods</w:t>
      </w:r>
      <w:r w:rsidRPr="00CF43AC">
        <w:rPr>
          <w:i/>
          <w:noProof/>
        </w:rPr>
        <w:t xml:space="preserve"> 9</w:t>
      </w:r>
      <w:r w:rsidRPr="00CF43AC">
        <w:rPr>
          <w:noProof/>
        </w:rPr>
        <w:t>, 357-U354.</w:t>
      </w:r>
    </w:p>
    <w:p w14:paraId="401861EF" w14:textId="77777777" w:rsidR="00CF43AC" w:rsidRPr="00CF43AC" w:rsidRDefault="00CF43AC" w:rsidP="00CF43AC">
      <w:pPr>
        <w:pStyle w:val="EndNoteBibliography"/>
        <w:rPr>
          <w:noProof/>
        </w:rPr>
      </w:pPr>
      <w:r w:rsidRPr="00CF43AC">
        <w:rPr>
          <w:noProof/>
        </w:rPr>
        <w:t>Meier, D.V., Pjevac, P., Bach, W., Hourdez, S., Girguis, P.R., Vidoudez, C., Amann, R., and Meyerdierks, A. (2017). Niche partitioning of diverse sulfur-oxidizing bacteria at hydrothermal vents. ISME J.</w:t>
      </w:r>
    </w:p>
    <w:p w14:paraId="660DBF39" w14:textId="77777777" w:rsidR="00CF43AC" w:rsidRPr="00CF43AC" w:rsidRDefault="00CF43AC" w:rsidP="00CF43AC">
      <w:pPr>
        <w:pStyle w:val="EndNoteBibliography"/>
        <w:rPr>
          <w:noProof/>
        </w:rPr>
      </w:pPr>
      <w:r w:rsidRPr="00CF43AC">
        <w:rPr>
          <w:noProof/>
        </w:rPr>
        <w:t>Orcutt, B.N., Sylvan, J.B., Knab, N.J., and Edwards, K.J. (2011). Microbial Ecology of the Dark Ocean above, at, and below the Seafloor. Microbiol Mol Biol R</w:t>
      </w:r>
      <w:r w:rsidRPr="00CF43AC">
        <w:rPr>
          <w:i/>
          <w:noProof/>
        </w:rPr>
        <w:t xml:space="preserve"> 75</w:t>
      </w:r>
      <w:r w:rsidRPr="00CF43AC">
        <w:rPr>
          <w:noProof/>
        </w:rPr>
        <w:t>, 361-+.</w:t>
      </w:r>
    </w:p>
    <w:p w14:paraId="6E8119B1" w14:textId="77777777" w:rsidR="00CF43AC" w:rsidRPr="00CF43AC" w:rsidRDefault="00CF43AC" w:rsidP="00CF43AC">
      <w:pPr>
        <w:pStyle w:val="EndNoteBibliography"/>
        <w:rPr>
          <w:noProof/>
          <w:lang w:val="fr-FR"/>
        </w:rPr>
      </w:pPr>
      <w:r w:rsidRPr="00CF43AC">
        <w:rPr>
          <w:noProof/>
        </w:rPr>
        <w:t xml:space="preserve">Peng, Y., Leung, H.C.M., Yiu, S.M., and Chin, F.Y.L. (2010). </w:t>
      </w:r>
      <w:r w:rsidRPr="00CF43AC">
        <w:rPr>
          <w:noProof/>
          <w:lang w:val="fr-FR"/>
        </w:rPr>
        <w:t>IDBA - A Practical Iterative de Bruijn Graph De Novo Assembler. Lect N Bioinformat</w:t>
      </w:r>
      <w:r w:rsidRPr="00CF43AC">
        <w:rPr>
          <w:i/>
          <w:noProof/>
          <w:lang w:val="fr-FR"/>
        </w:rPr>
        <w:t xml:space="preserve"> 6044</w:t>
      </w:r>
      <w:r w:rsidRPr="00CF43AC">
        <w:rPr>
          <w:noProof/>
          <w:lang w:val="fr-FR"/>
        </w:rPr>
        <w:t>, 426-440.</w:t>
      </w:r>
    </w:p>
    <w:p w14:paraId="4580DBBC" w14:textId="77777777" w:rsidR="00CF43AC" w:rsidRPr="00CF43AC" w:rsidRDefault="00CF43AC" w:rsidP="00CF43AC">
      <w:pPr>
        <w:pStyle w:val="EndNoteBibliography"/>
        <w:rPr>
          <w:noProof/>
        </w:rPr>
      </w:pPr>
      <w:r w:rsidRPr="00CF43AC">
        <w:rPr>
          <w:noProof/>
        </w:rPr>
        <w:t>Reveillaud, J., Reddington, E., McDermott, J., Algar, C., Meyer, J.L., Sylva, S., Seewald, J., German, C.R., and Huber, J.A. (2016). Subseafloor microbial communities in hydrogen-rich vent fluids from hydrothermal systems along the Mid-Cayman Rise. Environ Microbiol</w:t>
      </w:r>
      <w:r w:rsidRPr="00CF43AC">
        <w:rPr>
          <w:i/>
          <w:noProof/>
        </w:rPr>
        <w:t xml:space="preserve"> 18</w:t>
      </w:r>
      <w:r w:rsidRPr="00CF43AC">
        <w:rPr>
          <w:noProof/>
        </w:rPr>
        <w:t>, 1970-1987.</w:t>
      </w:r>
    </w:p>
    <w:p w14:paraId="2FFB400F" w14:textId="77777777" w:rsidR="00CF43AC" w:rsidRPr="00CF43AC" w:rsidRDefault="00CF43AC" w:rsidP="00CF43AC">
      <w:pPr>
        <w:pStyle w:val="EndNoteBibliography"/>
        <w:rPr>
          <w:noProof/>
        </w:rPr>
      </w:pPr>
      <w:r w:rsidRPr="00CF43AC">
        <w:rPr>
          <w:noProof/>
        </w:rPr>
        <w:t xml:space="preserve">Stewart, F.J., Ulloa, O., and DeLong, E.F. (2012). </w:t>
      </w:r>
      <w:r w:rsidRPr="00CF43AC">
        <w:rPr>
          <w:noProof/>
          <w:lang w:val="fr-FR"/>
        </w:rPr>
        <w:t xml:space="preserve">Microbial metatranscriptomics in a permanent marine oxygen minimum zone. </w:t>
      </w:r>
      <w:r w:rsidRPr="00CF43AC">
        <w:rPr>
          <w:noProof/>
        </w:rPr>
        <w:t>Environmental Microbiology</w:t>
      </w:r>
      <w:r w:rsidRPr="00CF43AC">
        <w:rPr>
          <w:i/>
          <w:noProof/>
        </w:rPr>
        <w:t xml:space="preserve"> 14</w:t>
      </w:r>
      <w:r w:rsidRPr="00CF43AC">
        <w:rPr>
          <w:noProof/>
        </w:rPr>
        <w:t>, 23-40.</w:t>
      </w:r>
    </w:p>
    <w:p w14:paraId="6B15FB8A" w14:textId="25E3D1FB" w:rsidR="008B7E35" w:rsidRDefault="002C54D7">
      <w:r>
        <w:fldChar w:fldCharType="end"/>
      </w:r>
      <w:r w:rsidR="00CF43AC">
        <w:fldChar w:fldCharType="begin"/>
      </w:r>
      <w:r w:rsidR="00CF43AC">
        <w:instrText xml:space="preserve"> ADDIN EN.CITE &lt;EndNote&gt;&lt;Cite&gt;&lt;Author&gt;Peng&lt;/Author&gt;&lt;Year&gt;2010&lt;/Year&gt;&lt;RecNum&gt;125&lt;/RecNum&gt;&lt;DisplayText&gt;(Peng et al., 2010)&lt;/DisplayText&gt;&lt;record&gt;&lt;rec-number&gt;125&lt;/rec-number&gt;&lt;foreign-keys&gt;&lt;key app="EN" db-id="5devs09fppexadeevf2pa00x00pewzs2tzf9" timestamp="1508451277"&gt;125&lt;/key&gt;&lt;/foreign-keys&gt;&lt;ref-type name="Journal Article"&gt;17&lt;/ref-type&gt;&lt;contributors&gt;&lt;authors&gt;&lt;author&gt;Peng, Y.&lt;/author&gt;&lt;author&gt;Leung, H. C. M.&lt;/author&gt;&lt;author&gt;Yiu, S. M.&lt;/author&gt;&lt;author&gt;Chin, F. Y. L.&lt;/author&gt;&lt;/authors&gt;&lt;/contributors&gt;&lt;auth-address&gt;Univ Hong Kong, Dept Comp Sci, Hong Kong, Hong Kong, Peoples R China&lt;/auth-address&gt;&lt;titles&gt;&lt;title&gt;IDBA - A Practical Iterative de Bruijn Graph De Novo Assembler&lt;/title&gt;&lt;secondary-title&gt;Research in Computational Molecular Biology, Proceedings&lt;/secondary-title&gt;&lt;alt-title&gt;Lect N Bioinformat&lt;/alt-title&gt;&lt;/titles&gt;&lt;periodical&gt;&lt;full-title&gt;Research in Computational Molecular Biology, Proceedings&lt;/full-title&gt;&lt;abbr-1&gt;Lect N Bioinformat&lt;/abbr-1&gt;&lt;/periodical&gt;&lt;alt-periodical&gt;&lt;full-title&gt;Research in Computational Molecular Biology, Proceedings&lt;/full-title&gt;&lt;abbr-1&gt;Lect N Bioinformat&lt;/abbr-1&gt;&lt;/alt-periodical&gt;&lt;pages&gt;426-440&lt;/pages&gt;&lt;volume&gt;6044&lt;/volume&gt;&lt;keywords&gt;&lt;keyword&gt;de novo assembly&lt;/keyword&gt;&lt;keyword&gt;de bruijn graph&lt;/keyword&gt;&lt;keyword&gt;string graph&lt;/keyword&gt;&lt;keyword&gt;mate-pair&lt;/keyword&gt;&lt;keyword&gt;high throughput short reads&lt;/keyword&gt;&lt;keyword&gt;short DNA-sequences&lt;/keyword&gt;&lt;keyword&gt;short reads&lt;/keyword&gt;&lt;keyword&gt;millions&lt;/keyword&gt;&lt;keyword&gt;error&lt;/keyword&gt;&lt;/keywords&gt;&lt;dates&gt;&lt;year&gt;2010&lt;/year&gt;&lt;/dates&gt;&lt;isbn&gt;0302-9743&lt;/isbn&gt;&lt;accession-num&gt;WOS:000280767000028&lt;/accession-num&gt;&lt;urls&gt;&lt;related-urls&gt;&lt;url&gt;&amp;lt;Go to ISI&amp;gt;://WOS:000280767000028&lt;/url&gt;&lt;/related-urls&gt;&lt;/urls&gt;&lt;language&gt;English&lt;/language&gt;&lt;/record&gt;&lt;/Cite&gt;&lt;/EndNote&gt;</w:instrText>
      </w:r>
      <w:r w:rsidR="00CF43AC">
        <w:fldChar w:fldCharType="separate"/>
      </w:r>
      <w:r w:rsidR="00CF43AC">
        <w:rPr>
          <w:noProof/>
        </w:rPr>
        <w:t>(Peng et al., 2010)</w:t>
      </w:r>
      <w:r w:rsidR="00CF43AC">
        <w:fldChar w:fldCharType="end"/>
      </w:r>
      <w:bookmarkStart w:id="0" w:name="_GoBack"/>
      <w:bookmarkEnd w:id="0"/>
    </w:p>
    <w:sectPr w:rsidR="008B7E35" w:rsidSect="0021386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ell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devs09fppexadeevf2pa00x00pewzs2tzf9&quot;&gt;ENDNOTE&lt;record-ids&gt;&lt;item&gt;32&lt;/item&gt;&lt;item&gt;33&lt;/item&gt;&lt;item&gt;49&lt;/item&gt;&lt;item&gt;59&lt;/item&gt;&lt;item&gt;60&lt;/item&gt;&lt;item&gt;74&lt;/item&gt;&lt;item&gt;115&lt;/item&gt;&lt;item&gt;120&lt;/item&gt;&lt;item&gt;121&lt;/item&gt;&lt;item&gt;122&lt;/item&gt;&lt;item&gt;123&lt;/item&gt;&lt;item&gt;124&lt;/item&gt;&lt;item&gt;125&lt;/item&gt;&lt;/record-ids&gt;&lt;/item&gt;&lt;/Libraries&gt;"/>
  </w:docVars>
  <w:rsids>
    <w:rsidRoot w:val="002C54D7"/>
    <w:rsid w:val="00043780"/>
    <w:rsid w:val="000F70F7"/>
    <w:rsid w:val="00213861"/>
    <w:rsid w:val="00247859"/>
    <w:rsid w:val="002B267C"/>
    <w:rsid w:val="002C54D7"/>
    <w:rsid w:val="002E03AD"/>
    <w:rsid w:val="002F4BDD"/>
    <w:rsid w:val="003179E6"/>
    <w:rsid w:val="003446A5"/>
    <w:rsid w:val="00377E83"/>
    <w:rsid w:val="003F6D14"/>
    <w:rsid w:val="004509C2"/>
    <w:rsid w:val="004A5040"/>
    <w:rsid w:val="00574DBA"/>
    <w:rsid w:val="005B0EAE"/>
    <w:rsid w:val="005F3A23"/>
    <w:rsid w:val="006765A7"/>
    <w:rsid w:val="006B58EB"/>
    <w:rsid w:val="007049E3"/>
    <w:rsid w:val="00770F01"/>
    <w:rsid w:val="007B29B1"/>
    <w:rsid w:val="007E212C"/>
    <w:rsid w:val="00833085"/>
    <w:rsid w:val="0084297D"/>
    <w:rsid w:val="008B6F9E"/>
    <w:rsid w:val="008B7E35"/>
    <w:rsid w:val="00924C62"/>
    <w:rsid w:val="009C073B"/>
    <w:rsid w:val="00AC4542"/>
    <w:rsid w:val="00B07BA1"/>
    <w:rsid w:val="00B12786"/>
    <w:rsid w:val="00B53112"/>
    <w:rsid w:val="00B925CD"/>
    <w:rsid w:val="00BE52E4"/>
    <w:rsid w:val="00C36840"/>
    <w:rsid w:val="00CF43AC"/>
    <w:rsid w:val="00D243B7"/>
    <w:rsid w:val="00D303EF"/>
    <w:rsid w:val="00DC75F8"/>
    <w:rsid w:val="00DF0B62"/>
    <w:rsid w:val="00E924C6"/>
    <w:rsid w:val="00FE0EF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x-none" w:bidi="x-non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50222E01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2C54D7"/>
    <w:pPr>
      <w:jc w:val="center"/>
    </w:pPr>
    <w:rPr>
      <w:rFonts w:ascii="Calibri" w:hAnsi="Calibri"/>
    </w:rPr>
  </w:style>
  <w:style w:type="paragraph" w:customStyle="1" w:styleId="EndNoteBibliography">
    <w:name w:val="EndNote Bibliography"/>
    <w:basedOn w:val="Normal"/>
    <w:rsid w:val="002C54D7"/>
    <w:rPr>
      <w:rFonts w:ascii="Calibri" w:hAnsi="Calibr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ntTable" Target="fontTable.xml"/><Relationship Id="rId5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663</Words>
  <Characters>3782</Characters>
  <Application>Microsoft Macintosh Word</Application>
  <DocSecurity>0</DocSecurity>
  <Lines>31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443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vid Galambos</dc:creator>
  <cp:keywords/>
  <dc:description/>
  <cp:lastModifiedBy>David Galambos</cp:lastModifiedBy>
  <cp:revision>2</cp:revision>
  <dcterms:created xsi:type="dcterms:W3CDTF">2017-10-19T22:01:00Z</dcterms:created>
  <dcterms:modified xsi:type="dcterms:W3CDTF">2017-10-19T22:16:00Z</dcterms:modified>
</cp:coreProperties>
</file>